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D846E" w14:textId="77777777" w:rsidR="00BE1B40" w:rsidRDefault="00BE1B40" w:rsidP="00BE1B40"/>
    <w:p w14:paraId="7CDE32CB" w14:textId="77777777" w:rsidR="00BE1B40" w:rsidRDefault="00BE1B40" w:rsidP="00BE1B40">
      <w:pPr>
        <w:spacing w:after="0" w:line="276" w:lineRule="auto"/>
        <w:jc w:val="center"/>
        <w:rPr>
          <w:b/>
          <w:bCs/>
          <w:sz w:val="40"/>
          <w:szCs w:val="40"/>
        </w:rPr>
      </w:pPr>
      <w:r>
        <w:rPr>
          <w:b/>
          <w:bCs/>
          <w:sz w:val="40"/>
          <w:szCs w:val="40"/>
        </w:rPr>
        <w:t>Adaptive Position Control of a Levitating Ball</w:t>
      </w:r>
    </w:p>
    <w:p w14:paraId="734F96D8" w14:textId="77777777" w:rsidR="00BE1B40" w:rsidRDefault="00BE1B40" w:rsidP="00BE1B40">
      <w:pPr>
        <w:spacing w:after="0" w:line="276" w:lineRule="auto"/>
        <w:rPr>
          <w:b/>
          <w:bCs/>
        </w:rPr>
      </w:pPr>
    </w:p>
    <w:p w14:paraId="4F5ADB79" w14:textId="77777777" w:rsidR="00BE1B40" w:rsidRDefault="00BE1B40" w:rsidP="00BE1B40">
      <w:pPr>
        <w:spacing w:after="0" w:line="276" w:lineRule="auto"/>
        <w:jc w:val="center"/>
        <w:rPr>
          <w:b/>
          <w:bCs/>
        </w:rPr>
      </w:pPr>
    </w:p>
    <w:p w14:paraId="6BA2864C" w14:textId="77777777" w:rsidR="00BE1B40" w:rsidRDefault="00BE1B40" w:rsidP="00BE1B40">
      <w:pPr>
        <w:spacing w:after="0" w:line="276" w:lineRule="auto"/>
        <w:jc w:val="center"/>
      </w:pPr>
      <w:r>
        <w:t>Course Project - Project Description</w:t>
      </w:r>
    </w:p>
    <w:p w14:paraId="55070D8A" w14:textId="77777777" w:rsidR="00BE1B40" w:rsidRDefault="00BE1B40" w:rsidP="00BE1B40">
      <w:pPr>
        <w:spacing w:after="0" w:line="276" w:lineRule="auto"/>
        <w:jc w:val="center"/>
      </w:pPr>
      <w:r>
        <w:t>ELG7113 - Machine Learning for Adaptive and Intelligent Control Systems</w:t>
      </w:r>
    </w:p>
    <w:p w14:paraId="0A9F51C2" w14:textId="77777777" w:rsidR="00BE1B40" w:rsidRDefault="00BE1B40" w:rsidP="00BE1B40">
      <w:pPr>
        <w:spacing w:after="0" w:line="276" w:lineRule="auto"/>
        <w:jc w:val="center"/>
      </w:pPr>
      <w:r>
        <w:t xml:space="preserve"> </w:t>
      </w:r>
    </w:p>
    <w:p w14:paraId="1D10452A" w14:textId="77777777" w:rsidR="00BE1B40" w:rsidRDefault="00BE1B40" w:rsidP="00BE1B40">
      <w:pPr>
        <w:spacing w:after="0" w:line="276" w:lineRule="auto"/>
        <w:jc w:val="center"/>
      </w:pPr>
      <w:r>
        <w:t>By</w:t>
      </w:r>
    </w:p>
    <w:p w14:paraId="143A0CE4" w14:textId="77777777" w:rsidR="00BE1B40" w:rsidRDefault="00BE1B40" w:rsidP="00BE1B40">
      <w:pPr>
        <w:spacing w:after="0" w:line="276" w:lineRule="auto"/>
        <w:jc w:val="center"/>
      </w:pPr>
    </w:p>
    <w:p w14:paraId="120D35E3" w14:textId="77777777" w:rsidR="00BE1B40" w:rsidRDefault="00BE1B40" w:rsidP="00BE1B40">
      <w:pPr>
        <w:spacing w:after="0" w:line="276" w:lineRule="auto"/>
        <w:jc w:val="center"/>
      </w:pPr>
      <w:r>
        <w:t>Derek Boase, Clive Plante, Alfa Budiman and Zeinab Keserwan</w:t>
      </w:r>
    </w:p>
    <w:p w14:paraId="1FD8FBA4" w14:textId="77777777" w:rsidR="00BE1B40" w:rsidRDefault="00BE1B40" w:rsidP="00BE1B40">
      <w:pPr>
        <w:spacing w:after="0" w:line="276" w:lineRule="auto"/>
        <w:jc w:val="center"/>
      </w:pPr>
    </w:p>
    <w:p w14:paraId="623A8291" w14:textId="77777777" w:rsidR="00BE1B40" w:rsidRDefault="00BE1B40" w:rsidP="00BE1B40">
      <w:pPr>
        <w:spacing w:after="0" w:line="360" w:lineRule="auto"/>
        <w:jc w:val="center"/>
        <w:rPr>
          <w:rFonts w:ascii="Arial" w:hAnsi="Arial" w:cs="Arial"/>
          <w:lang w:val="en-US"/>
        </w:rPr>
      </w:pPr>
      <w:r>
        <w:rPr>
          <w:rFonts w:ascii="Arial" w:hAnsi="Arial" w:cs="Arial"/>
          <w:lang w:val="en-US"/>
        </w:rPr>
        <w:t>Department of Electrical Engineering</w:t>
      </w:r>
    </w:p>
    <w:p w14:paraId="79AFD328" w14:textId="77777777" w:rsidR="00BE1B40" w:rsidRDefault="00BE1B40" w:rsidP="00BE1B40">
      <w:pPr>
        <w:spacing w:after="0" w:line="360" w:lineRule="auto"/>
        <w:jc w:val="center"/>
        <w:rPr>
          <w:rFonts w:ascii="Arial" w:hAnsi="Arial" w:cs="Arial"/>
          <w:lang w:val="en-US"/>
        </w:rPr>
      </w:pPr>
      <w:r>
        <w:rPr>
          <w:rFonts w:ascii="Arial" w:hAnsi="Arial" w:cs="Arial"/>
          <w:lang w:val="en-US"/>
        </w:rPr>
        <w:t>Faculty of Engineering</w:t>
      </w:r>
    </w:p>
    <w:p w14:paraId="6944A79B" w14:textId="77777777" w:rsidR="00BE1B40" w:rsidRDefault="00BE1B40" w:rsidP="00BE1B40">
      <w:pPr>
        <w:spacing w:after="0" w:line="360" w:lineRule="auto"/>
        <w:jc w:val="center"/>
        <w:rPr>
          <w:rFonts w:ascii="Arial" w:hAnsi="Arial" w:cs="Arial"/>
          <w:lang w:val="en-US"/>
        </w:rPr>
      </w:pPr>
      <w:r>
        <w:rPr>
          <w:rFonts w:ascii="Arial" w:hAnsi="Arial" w:cs="Arial"/>
          <w:lang w:val="en-US"/>
        </w:rPr>
        <w:t>University of Ottawa</w:t>
      </w:r>
    </w:p>
    <w:p w14:paraId="09DECBBD" w14:textId="77777777" w:rsidR="00BE1B40" w:rsidRDefault="00BE1B40" w:rsidP="00BE1B40">
      <w:pPr>
        <w:spacing w:after="0" w:line="276" w:lineRule="auto"/>
        <w:jc w:val="center"/>
      </w:pPr>
    </w:p>
    <w:p w14:paraId="433AD0C0" w14:textId="77777777" w:rsidR="00BE1B40" w:rsidRDefault="00BE1B40" w:rsidP="00BE1B40">
      <w:pPr>
        <w:spacing w:after="0" w:line="276" w:lineRule="auto"/>
      </w:pPr>
    </w:p>
    <w:p w14:paraId="42672D57" w14:textId="77777777" w:rsidR="00BE1B40" w:rsidRDefault="00BE1B40" w:rsidP="00BE1B40">
      <w:pPr>
        <w:spacing w:after="0" w:line="276" w:lineRule="auto"/>
        <w:jc w:val="center"/>
      </w:pPr>
    </w:p>
    <w:p w14:paraId="0B434969" w14:textId="77777777" w:rsidR="00BE1B40" w:rsidRDefault="00BE1B40" w:rsidP="00BE1B40">
      <w:pPr>
        <w:spacing w:after="0" w:line="276" w:lineRule="auto"/>
        <w:jc w:val="center"/>
      </w:pPr>
      <w:r>
        <w:t>27 Feb 2022</w:t>
      </w:r>
    </w:p>
    <w:p w14:paraId="2F63FCB7" w14:textId="77777777" w:rsidR="00BE1B40" w:rsidRDefault="00BE1B40" w:rsidP="00BE1B40">
      <w:pPr>
        <w:spacing w:after="0" w:line="276" w:lineRule="auto"/>
        <w:rPr>
          <w:b/>
          <w:bCs/>
        </w:rPr>
      </w:pPr>
    </w:p>
    <w:p w14:paraId="29E2BB78" w14:textId="77777777" w:rsidR="00BE1B40" w:rsidRDefault="00BE1B40" w:rsidP="00BE1B40">
      <w:pPr>
        <w:spacing w:after="0" w:line="276" w:lineRule="auto"/>
        <w:jc w:val="center"/>
        <w:rPr>
          <w:b/>
          <w:bCs/>
          <w:sz w:val="40"/>
          <w:szCs w:val="40"/>
        </w:rPr>
      </w:pPr>
    </w:p>
    <w:p w14:paraId="7A3EACE7" w14:textId="77777777" w:rsidR="00BE1B40" w:rsidRDefault="00BE1B40" w:rsidP="00BE1B40"/>
    <w:p w14:paraId="517C109B" w14:textId="77777777" w:rsidR="00BE1B40" w:rsidRDefault="00BE1B40" w:rsidP="00BE1B40"/>
    <w:p w14:paraId="1F95D95C" w14:textId="77777777" w:rsidR="00BE1B40" w:rsidRDefault="00BE1B40" w:rsidP="00BE1B40"/>
    <w:p w14:paraId="52C06A19" w14:textId="77777777" w:rsidR="00BE1B40" w:rsidRDefault="00BE1B40" w:rsidP="00BE1B40"/>
    <w:p w14:paraId="3AB32C74" w14:textId="77777777" w:rsidR="00BE1B40" w:rsidRDefault="00BE1B40" w:rsidP="00BE1B40"/>
    <w:p w14:paraId="06BD4326" w14:textId="77777777" w:rsidR="00BE1B40" w:rsidRDefault="00BE1B40" w:rsidP="00BE1B40"/>
    <w:p w14:paraId="25C5B696" w14:textId="77777777" w:rsidR="00BE1B40" w:rsidRDefault="00BE1B40" w:rsidP="00BE1B40"/>
    <w:p w14:paraId="2CFA71A9" w14:textId="77777777" w:rsidR="00BE1B40" w:rsidRDefault="00BE1B40" w:rsidP="00BE1B40"/>
    <w:p w14:paraId="1EE719B8" w14:textId="77777777" w:rsidR="00BE1B40" w:rsidRDefault="00BE1B40" w:rsidP="00BE1B40"/>
    <w:p w14:paraId="22D25999" w14:textId="77777777" w:rsidR="00BE1B40" w:rsidRDefault="00BE1B40" w:rsidP="00BE1B40"/>
    <w:p w14:paraId="7AC40D6F" w14:textId="77777777" w:rsidR="00BE1B40" w:rsidRDefault="00BE1B40" w:rsidP="00BE1B40"/>
    <w:p w14:paraId="4E4446C5" w14:textId="77777777" w:rsidR="00BE1B40" w:rsidRDefault="00BE1B40" w:rsidP="00BE1B40"/>
    <w:p w14:paraId="2C5BDFB1" w14:textId="77777777" w:rsidR="00BE1B40" w:rsidRDefault="00BE1B40" w:rsidP="00BE1B40"/>
    <w:p w14:paraId="5BA140E5" w14:textId="77777777" w:rsidR="00BE1B40" w:rsidRDefault="00BE1B40" w:rsidP="00BE1B40">
      <w:pPr>
        <w:pStyle w:val="sectionheading"/>
        <w:rPr>
          <w:szCs w:val="22"/>
        </w:rPr>
      </w:pPr>
      <w:r>
        <w:rPr>
          <w:szCs w:val="22"/>
        </w:rPr>
        <w:lastRenderedPageBreak/>
        <w:t>System Description</w:t>
      </w:r>
    </w:p>
    <w:p w14:paraId="544388DA" w14:textId="77777777" w:rsidR="00BE1B40" w:rsidRDefault="00BE1B40" w:rsidP="00BE1B40">
      <w:pPr>
        <w:rPr>
          <w:i/>
          <w:iCs/>
          <w:shd w:val="clear" w:color="auto" w:fill="FFFFFF"/>
        </w:rPr>
      </w:pPr>
      <w:r>
        <w:rPr>
          <w:i/>
          <w:iCs/>
        </w:rPr>
        <w:t>“</w:t>
      </w:r>
      <w:r>
        <w:rPr>
          <w:i/>
          <w:iCs/>
          <w:shd w:val="clear" w:color="auto" w:fill="FFFFFF"/>
        </w:rPr>
        <w:t>Each group has to submit a short report describing the system selected for the project, and a preliminary description of the type of analysis that is going to be conducted. Feedback will be given.”</w:t>
      </w:r>
    </w:p>
    <w:p w14:paraId="3DE5F01B" w14:textId="4FF6C0DE" w:rsidR="00BE1B40" w:rsidRDefault="00BE1B40" w:rsidP="00BE1B40">
      <w:pPr>
        <w:ind w:firstLine="720"/>
      </w:pPr>
      <w:r>
        <w:rPr>
          <w:noProof/>
        </w:rPr>
        <w:drawing>
          <wp:anchor distT="0" distB="0" distL="114300" distR="114300" simplePos="0" relativeHeight="251658240" behindDoc="0" locked="0" layoutInCell="1" allowOverlap="1" wp14:anchorId="0F6E44AE" wp14:editId="2789184C">
            <wp:simplePos x="0" y="0"/>
            <wp:positionH relativeFrom="column">
              <wp:posOffset>0</wp:posOffset>
            </wp:positionH>
            <wp:positionV relativeFrom="paragraph">
              <wp:posOffset>-1270</wp:posOffset>
            </wp:positionV>
            <wp:extent cx="1856740" cy="2565400"/>
            <wp:effectExtent l="0" t="0" r="0" b="6350"/>
            <wp:wrapSquare wrapText="bothSides"/>
            <wp:docPr id="1" name="Picture 1"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text, clock&#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56740" cy="2565400"/>
                    </a:xfrm>
                    <a:prstGeom prst="rect">
                      <a:avLst/>
                    </a:prstGeom>
                    <a:noFill/>
                  </pic:spPr>
                </pic:pic>
              </a:graphicData>
            </a:graphic>
            <wp14:sizeRelH relativeFrom="page">
              <wp14:pctWidth>0</wp14:pctWidth>
            </wp14:sizeRelH>
            <wp14:sizeRelV relativeFrom="page">
              <wp14:pctHeight>0</wp14:pctHeight>
            </wp14:sizeRelV>
          </wp:anchor>
        </w:drawing>
      </w:r>
      <w:r>
        <w:rPr>
          <w:lang w:val="en-US"/>
        </w:rPr>
        <w:t>The system consists of a ball in a vertical tube with a fan and lidar sensor at the top. The objective is to control the response of the ball ultimately having it settle at a certain settling point. The system is shown in</w:t>
      </w:r>
      <w:r>
        <w:rPr>
          <w:lang w:val="en-US"/>
        </w:rPr>
        <w:t xml:space="preserve"> </w:t>
      </w:r>
      <w:r>
        <w:rPr>
          <w:lang w:val="en-US"/>
        </w:rPr>
        <w:fldChar w:fldCharType="begin"/>
      </w:r>
      <w:r>
        <w:rPr>
          <w:lang w:val="en-US"/>
        </w:rPr>
        <w:instrText xml:space="preserve"> REF _Ref96842426 \h </w:instrText>
      </w:r>
      <w:r>
        <w:rPr>
          <w:lang w:val="en-US"/>
        </w:rPr>
      </w:r>
      <w:r>
        <w:rPr>
          <w:lang w:val="en-US"/>
        </w:rPr>
        <w:fldChar w:fldCharType="separate"/>
      </w:r>
      <w:r>
        <w:t xml:space="preserve">Figure </w:t>
      </w:r>
      <w:r>
        <w:rPr>
          <w:noProof/>
        </w:rPr>
        <w:t>1</w:t>
      </w:r>
      <w:r>
        <w:rPr>
          <w:lang w:val="en-US"/>
        </w:rPr>
        <w:fldChar w:fldCharType="end"/>
      </w:r>
      <w:r>
        <w:rPr>
          <w:lang w:val="en-US"/>
        </w:rPr>
        <w:t xml:space="preserve">. The input to the system is the desired vertical position, </w:t>
      </w:r>
      <m:oMath>
        <m:r>
          <w:rPr>
            <w:rFonts w:ascii="Cambria Math" w:hAnsi="Cambria Math"/>
            <w:lang w:val="en-US"/>
          </w:rPr>
          <m:t>h</m:t>
        </m:r>
      </m:oMath>
      <w:r>
        <w:rPr>
          <w:lang w:val="en-US"/>
        </w:rPr>
        <w:t xml:space="preserve"> with the output being the ball’s actual position, </w:t>
      </w:r>
      <m:oMath>
        <m:r>
          <w:rPr>
            <w:rFonts w:ascii="Cambria Math" w:hAnsi="Cambria Math"/>
            <w:lang w:val="en-US"/>
          </w:rPr>
          <m:t>y</m:t>
        </m:r>
      </m:oMath>
      <w:r>
        <w:rPr>
          <w:lang w:val="en-US"/>
        </w:rPr>
        <w:t>. The system will convert the desired position into a control signal to adjust the duty cycle and fan speed. Changing the fan speed will adjust the force balance, resulting in a net force either up or down, accelerating the ball. This is the method in which the ball’s position is controlled.</w:t>
      </w:r>
    </w:p>
    <w:p w14:paraId="39391EA4" w14:textId="77777777" w:rsidR="00BE1B40" w:rsidRDefault="00BE1B40" w:rsidP="00BE1B40">
      <w:pPr>
        <w:rPr>
          <w:lang w:val="en-US"/>
        </w:rPr>
      </w:pPr>
    </w:p>
    <w:p w14:paraId="5F594375" w14:textId="77777777" w:rsidR="00BE1B40" w:rsidRDefault="00BE1B40" w:rsidP="00BE1B40">
      <w:pPr>
        <w:rPr>
          <w:lang w:val="en-US"/>
        </w:rPr>
      </w:pPr>
    </w:p>
    <w:p w14:paraId="38CBF02D" w14:textId="77777777" w:rsidR="00BE1B40" w:rsidRDefault="00BE1B40" w:rsidP="00BE1B40">
      <w:pPr>
        <w:rPr>
          <w:lang w:val="en-US"/>
        </w:rPr>
      </w:pPr>
    </w:p>
    <w:p w14:paraId="52778FA1" w14:textId="77777777" w:rsidR="00B76092" w:rsidRDefault="00BE1B40" w:rsidP="00B76092">
      <w:pPr>
        <w:pStyle w:val="Caption"/>
      </w:pPr>
      <w:bookmarkStart w:id="0" w:name="_Ref96842426"/>
      <w:r>
        <w:t xml:space="preserve">Figure </w:t>
      </w:r>
      <w:fldSimple w:instr=" SEQ Figure \* ARABIC ">
        <w:r>
          <w:rPr>
            <w:noProof/>
          </w:rPr>
          <w:t>1</w:t>
        </w:r>
      </w:fldSimple>
      <w:bookmarkEnd w:id="0"/>
      <w:r>
        <w:t>: Schematic representation of the system</w:t>
      </w:r>
    </w:p>
    <w:p w14:paraId="5CF517FE" w14:textId="13EBA722" w:rsidR="00BE1B40" w:rsidRDefault="00BE1B40" w:rsidP="00B76092">
      <w:pPr>
        <w:pStyle w:val="Caption"/>
        <w:jc w:val="center"/>
      </w:pPr>
      <w:r>
        <w:rPr>
          <w:noProof/>
        </w:rPr>
        <w:drawing>
          <wp:inline distT="0" distB="0" distL="0" distR="0" wp14:anchorId="6A5B43B5" wp14:editId="6AC6C4A5">
            <wp:extent cx="4867275" cy="2297395"/>
            <wp:effectExtent l="0" t="0" r="0" b="8255"/>
            <wp:docPr id="2" name="Picture 2"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81782" cy="2304243"/>
                    </a:xfrm>
                    <a:prstGeom prst="rect">
                      <a:avLst/>
                    </a:prstGeom>
                  </pic:spPr>
                </pic:pic>
              </a:graphicData>
            </a:graphic>
          </wp:inline>
        </w:drawing>
      </w:r>
    </w:p>
    <w:p w14:paraId="24E9A1DC" w14:textId="209C1245" w:rsidR="00BE1B40" w:rsidRDefault="00BE1B40" w:rsidP="00BE1B40">
      <w:pPr>
        <w:pStyle w:val="Caption"/>
      </w:pPr>
      <w:r>
        <w:t xml:space="preserve">Figure </w:t>
      </w:r>
      <w:fldSimple w:instr=" SEQ Figure \* ARABIC ">
        <w:r>
          <w:rPr>
            <w:noProof/>
          </w:rPr>
          <w:t>2</w:t>
        </w:r>
      </w:fldSimple>
      <w:r>
        <w:t>: Block diagram of the adaptive system with the parameter estimation and control design loop</w:t>
      </w:r>
    </w:p>
    <w:p w14:paraId="135A0703" w14:textId="7574C5A0" w:rsidR="00BE1B40" w:rsidRDefault="00BE1B40" w:rsidP="00BE1B40">
      <w:pPr>
        <w:jc w:val="center"/>
      </w:pPr>
      <w:r w:rsidRPr="00BE1B40">
        <w:lastRenderedPageBreak/>
        <w:drawing>
          <wp:inline distT="0" distB="0" distL="0" distR="0" wp14:anchorId="717D64D6" wp14:editId="7292668B">
            <wp:extent cx="5268060" cy="3353268"/>
            <wp:effectExtent l="0" t="0" r="889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stretch>
                      <a:fillRect/>
                    </a:stretch>
                  </pic:blipFill>
                  <pic:spPr>
                    <a:xfrm>
                      <a:off x="0" y="0"/>
                      <a:ext cx="5268060" cy="3353268"/>
                    </a:xfrm>
                    <a:prstGeom prst="rect">
                      <a:avLst/>
                    </a:prstGeom>
                  </pic:spPr>
                </pic:pic>
              </a:graphicData>
            </a:graphic>
          </wp:inline>
        </w:drawing>
      </w:r>
    </w:p>
    <w:p w14:paraId="1BCE70F5" w14:textId="713B85A6" w:rsidR="00BE1B40" w:rsidRPr="00BE1B40" w:rsidRDefault="00BE1B40" w:rsidP="00BE1B40">
      <w:pPr>
        <w:pStyle w:val="Caption"/>
      </w:pPr>
      <w:r>
        <w:t xml:space="preserve">Figure </w:t>
      </w:r>
      <w:fldSimple w:instr=" SEQ Figure \* ARABIC ">
        <w:r>
          <w:rPr>
            <w:noProof/>
          </w:rPr>
          <w:t>3</w:t>
        </w:r>
      </w:fldSimple>
      <w:r>
        <w:t>: Block diagram representing the control structure of the model-reference (model-free) adaptive control strategy</w:t>
      </w:r>
    </w:p>
    <w:p w14:paraId="31F34C37" w14:textId="7482F11D" w:rsidR="00BE1B40" w:rsidRDefault="00BE1B40" w:rsidP="00BE1B40">
      <w:pPr>
        <w:pStyle w:val="sectionheading"/>
      </w:pPr>
      <w:r>
        <w:t>Problem Formulation</w:t>
      </w:r>
    </w:p>
    <w:p w14:paraId="5E68E61C" w14:textId="77777777" w:rsidR="00B76092" w:rsidRPr="00B76092" w:rsidRDefault="00B76092" w:rsidP="00B76092"/>
    <w:p w14:paraId="040C7685" w14:textId="509B9ECB" w:rsidR="00BE1B40" w:rsidRDefault="00BE1B40" w:rsidP="00BE1B40">
      <w:r>
        <w:tab/>
      </w:r>
      <w:r w:rsidR="00B76092">
        <w:t xml:space="preserve">Aerodynamics is a notoriously nonlinear field of study which has perpetuated the need for the development of control theories to deal with nonlinearities, </w:t>
      </w:r>
      <w:r w:rsidR="00A85A6D">
        <w:t>uncertainties,</w:t>
      </w:r>
      <w:r w:rsidR="00B76092">
        <w:t xml:space="preserve"> and process variations. </w:t>
      </w:r>
      <w:r w:rsidR="00A85A6D">
        <w:t xml:space="preserve">In the past control approaches have included gain scheduling, adaptive control mechanisms and model free approaches have been used to deal with the difficulties encountered in such projects. In this study, we propose the implementation of a modeled adaptive controller as a baseline for comparison, following which a measurements-driven model-reference approach will be implemented and compared to the adaptive controller. </w:t>
      </w:r>
    </w:p>
    <w:p w14:paraId="445BF92F" w14:textId="0C8ADFEB" w:rsidR="00A85A6D" w:rsidRDefault="00A85A6D" w:rsidP="00BE1B40">
      <w:r>
        <w:tab/>
        <w:t xml:space="preserve">The need for such control systems is driven by the fact that traditional control techniques rely heavily on an accurate and certain model with limited process variation even in robust control designs. Further, the limitations in PID type control are </w:t>
      </w:r>
      <w:proofErr w:type="gramStart"/>
      <w:r>
        <w:t>there</w:t>
      </w:r>
      <w:proofErr w:type="gramEnd"/>
      <w:r>
        <w:t xml:space="preserve"> application. Generally, PID family controllers are used in scenarios where the plant changes states and maintains that state. For applications where optimal tracking is required, other approaches are more readily suited.</w:t>
      </w:r>
    </w:p>
    <w:p w14:paraId="6D2B7659" w14:textId="77777777" w:rsidR="00BE1B40" w:rsidRDefault="00BE1B40" w:rsidP="00BE1B40">
      <w:pPr>
        <w:pStyle w:val="sectionheading"/>
        <w:rPr>
          <w:szCs w:val="22"/>
        </w:rPr>
      </w:pPr>
      <w:r>
        <w:rPr>
          <w:szCs w:val="22"/>
        </w:rPr>
        <w:t>Dynamic Model</w:t>
      </w:r>
    </w:p>
    <w:p w14:paraId="376830B7" w14:textId="77777777" w:rsidR="00BE1B40" w:rsidRDefault="00BE1B40" w:rsidP="00B76092"/>
    <w:p w14:paraId="3321A40A" w14:textId="7F08CC0F" w:rsidR="00BE1B40" w:rsidRDefault="00BE1B40" w:rsidP="00BE1B40">
      <w:r>
        <w:tab/>
        <w:t xml:space="preserve">The dynamics of ball are </w:t>
      </w:r>
      <w:r w:rsidR="00E500AA">
        <w:t>derived in similar fashion as seen in</w:t>
      </w:r>
      <w:r>
        <w:t xml:space="preserve"> </w:t>
      </w:r>
      <w:r>
        <w:fldChar w:fldCharType="begin"/>
      </w:r>
      <w:r>
        <w:instrText xml:space="preserve"> ADDIN ZOTERO_ITEM CSL_CITATION {"citationID":"3Q88H4gv","properties":{"formattedCitation":"[1]","plainCitation":"[1]","noteIndex":0},"citationItems":[{"id":4,"uris":["http://zotero.org/users/9128140/items/T59VGI3A"],"uri":["http://zotero.org/users/9128140/items/T59VGI3A"],"itemData":{"id":4,"type":"paper-conference","container-title":"2019 7th International Conference on Robotics and Mechatronics (ICRoM)","DOI":"10.1109/ICRoM48714.2019.9071827","event":"2019 7th International Conference on Robotics and Mechatronics (ICRoM)","event-place":"Tehran, Iran","ISBN":"978-1-72816-604-9","page":"29-34","publisher":"IEEE","publisher-place":"Tehran, Iran","source":"DOI.org (Crossref)","title":"Modeling and Control of an Air Levitation Ball and Pipe Laboratory Setup","URL":"https://ieeexplore.ieee.org/document/9071827/","author":[{"family":"Tootchi","given":"Amirreza"},{"family":"Amirkhani","given":"Saeed"},{"family":"Chaibakhsh","given":"Ali"}],"accessed":{"date-parts":[["2022",2,23]]},"issued":{"date-parts":[["2019",11]]}}}],"schema":"https://github.com/citation-style-language/schema/raw/master/csl-citation.json"} </w:instrText>
      </w:r>
      <w:r>
        <w:fldChar w:fldCharType="separate"/>
      </w:r>
      <w:r>
        <w:rPr>
          <w:rFonts w:ascii="Arial" w:hAnsi="Arial" w:cs="Arial"/>
        </w:rPr>
        <w:t>[1]</w:t>
      </w:r>
      <w:r>
        <w:fldChar w:fldCharType="end"/>
      </w:r>
      <w:r>
        <w:t xml:space="preserve">. This model consists of a force balance between the drag force, buoyance force and gravity force. From this model, the acceleration can be calculated and then used to estimate the ball’s position and velocity. </w:t>
      </w:r>
      <w:commentRangeStart w:id="1"/>
      <w:r w:rsidRPr="00C75C13">
        <w:rPr>
          <w:strike/>
        </w:rPr>
        <w:t>The estimated position and velocity can be compared to the actual values as well as the desired velocity</w:t>
      </w:r>
      <w:r>
        <w:t xml:space="preserve">. </w:t>
      </w:r>
      <w:commentRangeEnd w:id="1"/>
      <w:r w:rsidR="00C75C13">
        <w:rPr>
          <w:rStyle w:val="CommentReference"/>
        </w:rPr>
        <w:commentReference w:id="1"/>
      </w:r>
    </w:p>
    <w:p w14:paraId="0BA23DD0" w14:textId="64E83069" w:rsidR="00C75C13" w:rsidRDefault="00BE1B40" w:rsidP="00BE1B40">
      <w:commentRangeStart w:id="2"/>
      <w:r>
        <w:rPr>
          <w:highlight w:val="yellow"/>
        </w:rPr>
        <w:lastRenderedPageBreak/>
        <w:t>#</w:t>
      </w:r>
      <w:proofErr w:type="gramStart"/>
      <w:r>
        <w:rPr>
          <w:highlight w:val="yellow"/>
        </w:rPr>
        <w:t>insert</w:t>
      </w:r>
      <w:proofErr w:type="gramEnd"/>
      <w:r>
        <w:rPr>
          <w:highlight w:val="yellow"/>
        </w:rPr>
        <w:t xml:space="preserve"> equations and math stuff here</w:t>
      </w:r>
      <w:commentRangeEnd w:id="2"/>
      <w:r w:rsidR="00C75C13">
        <w:rPr>
          <w:rStyle w:val="CommentReference"/>
        </w:rPr>
        <w:commentReference w:id="2"/>
      </w:r>
    </w:p>
    <w:p w14:paraId="3A960B87" w14:textId="29451CA6" w:rsidR="00C75C13" w:rsidRDefault="00C75C13" w:rsidP="00BE1B40"/>
    <w:p w14:paraId="5B68E7A4" w14:textId="7BF0223F" w:rsidR="00C75C13" w:rsidRDefault="00C75C13" w:rsidP="00BE1B40">
      <w:commentRangeStart w:id="3"/>
      <w:commentRangeStart w:id="4"/>
      <w:r>
        <w:t>ADD HERE SIGNAL IDENTIFICATION</w:t>
      </w:r>
      <w:commentRangeEnd w:id="3"/>
      <w:r>
        <w:rPr>
          <w:rStyle w:val="CommentReference"/>
        </w:rPr>
        <w:commentReference w:id="3"/>
      </w:r>
      <w:commentRangeEnd w:id="4"/>
      <w:r>
        <w:rPr>
          <w:rStyle w:val="CommentReference"/>
        </w:rPr>
        <w:commentReference w:id="4"/>
      </w:r>
    </w:p>
    <w:p w14:paraId="64F84FEF" w14:textId="77777777" w:rsidR="00BE1B40" w:rsidRDefault="00BE1B40" w:rsidP="00BE1B40"/>
    <w:p w14:paraId="251F69BB" w14:textId="77777777" w:rsidR="00BE1B40" w:rsidRDefault="00BE1B40" w:rsidP="00BE1B40"/>
    <w:p w14:paraId="4127DF9C" w14:textId="77777777" w:rsidR="00BE1B40" w:rsidRDefault="00BE1B40" w:rsidP="00BE1B40">
      <w:pPr>
        <w:pStyle w:val="sectionheading"/>
        <w:rPr>
          <w:szCs w:val="22"/>
        </w:rPr>
      </w:pPr>
      <w:r>
        <w:rPr>
          <w:szCs w:val="22"/>
        </w:rPr>
        <w:t>Work Plan</w:t>
      </w:r>
    </w:p>
    <w:p w14:paraId="31BA31C0" w14:textId="77777777" w:rsidR="00BE1B40" w:rsidRDefault="00BE1B40" w:rsidP="00BE1B40"/>
    <w:p w14:paraId="4F135091" w14:textId="77777777" w:rsidR="00BE1B40" w:rsidRDefault="00BE1B40" w:rsidP="00BE1B40">
      <w:r>
        <w:tab/>
      </w:r>
      <w:proofErr w:type="gramStart"/>
      <w:r>
        <w:t>The overall plan</w:t>
      </w:r>
      <w:proofErr w:type="gramEnd"/>
      <w:r>
        <w:t xml:space="preserve"> is to model the system and implement multiple adaptive control structures, comparing their performance to each other as well as a baseline set of responses from a previous implementation of this project.</w:t>
      </w:r>
    </w:p>
    <w:p w14:paraId="33069EE5" w14:textId="77777777" w:rsidR="00BE1B40" w:rsidRDefault="00BE1B40" w:rsidP="00BE1B40">
      <w:r>
        <w:t>1 - Model the dynamics of our system in accordance with the literature and implement control strategies from the linearized model (</w:t>
      </w:r>
      <w:proofErr w:type="gramStart"/>
      <w:r>
        <w:t>i.e.</w:t>
      </w:r>
      <w:proofErr w:type="gramEnd"/>
      <w:r>
        <w:t xml:space="preserve"> empirical tuning and gain scheduling)</w:t>
      </w:r>
    </w:p>
    <w:p w14:paraId="200A9754" w14:textId="77777777" w:rsidR="00BE1B40" w:rsidRDefault="00BE1B40" w:rsidP="00BE1B40">
      <w:r>
        <w:t>2 - Perform parameter estimation on the model to increase the correlation of the constantly updating model and the physical output.</w:t>
      </w:r>
    </w:p>
    <w:p w14:paraId="515C26B7" w14:textId="77777777" w:rsidR="00BE1B40" w:rsidRDefault="00BE1B40" w:rsidP="00BE1B40">
      <w:pPr>
        <w:spacing w:line="252" w:lineRule="auto"/>
        <w:rPr>
          <w:rFonts w:eastAsia="Times New Roman"/>
          <w:lang w:val="en-US"/>
        </w:rPr>
      </w:pPr>
      <w:r>
        <w:t xml:space="preserve">3 - </w:t>
      </w:r>
      <w:r>
        <w:rPr>
          <w:rFonts w:eastAsia="Times New Roman"/>
          <w:lang w:val="en-US"/>
        </w:rPr>
        <w:t>Perform system identification on the physical system with the purpose of control</w:t>
      </w:r>
    </w:p>
    <w:p w14:paraId="574612F8" w14:textId="77777777" w:rsidR="00BE1B40" w:rsidRDefault="00BE1B40" w:rsidP="00BE1B40">
      <w:pPr>
        <w:spacing w:line="252" w:lineRule="auto"/>
        <w:rPr>
          <w:rFonts w:eastAsia="Times New Roman"/>
          <w:lang w:val="en-US"/>
        </w:rPr>
      </w:pPr>
      <w:r>
        <w:rPr>
          <w:rFonts w:eastAsia="Times New Roman"/>
          <w:lang w:val="en-US"/>
        </w:rPr>
        <w:t>4 - Implement multiple adaptive control structures (example: model reference control, model-free control, self-tuning regulator).</w:t>
      </w:r>
    </w:p>
    <w:p w14:paraId="3652A1CA" w14:textId="77777777" w:rsidR="00BE1B40" w:rsidRDefault="00BE1B40" w:rsidP="00BE1B40">
      <w:pPr>
        <w:spacing w:line="252" w:lineRule="auto"/>
        <w:rPr>
          <w:rFonts w:eastAsia="Times New Roman"/>
          <w:lang w:val="en-US"/>
        </w:rPr>
      </w:pPr>
      <w:r>
        <w:rPr>
          <w:rFonts w:eastAsia="Times New Roman"/>
          <w:lang w:val="en-US"/>
        </w:rPr>
        <w:t>5 - Compare the performance of the implemented control structures</w:t>
      </w:r>
    </w:p>
    <w:p w14:paraId="1B15993A" w14:textId="77777777" w:rsidR="00BE1B40" w:rsidRDefault="00BE1B40" w:rsidP="00BE1B40">
      <w:pPr>
        <w:spacing w:line="252" w:lineRule="auto"/>
        <w:rPr>
          <w:rFonts w:eastAsia="Times New Roman"/>
          <w:lang w:val="en-US"/>
        </w:rPr>
      </w:pPr>
    </w:p>
    <w:p w14:paraId="26A40D8E" w14:textId="77777777" w:rsidR="00BE1B40" w:rsidRDefault="00BE1B40" w:rsidP="00BE1B40">
      <w:pPr>
        <w:spacing w:line="252" w:lineRule="auto"/>
        <w:ind w:firstLine="720"/>
        <w:rPr>
          <w:rFonts w:eastAsia="Times New Roman"/>
          <w:lang w:val="en-US"/>
        </w:rPr>
      </w:pPr>
      <w:r>
        <w:rPr>
          <w:rFonts w:eastAsia="Times New Roman"/>
          <w:highlight w:val="yellow"/>
          <w:lang w:val="en-US"/>
        </w:rPr>
        <w:t>Performance metrics include overshoot, settling time, ….</w:t>
      </w:r>
    </w:p>
    <w:p w14:paraId="7EA8BEFF" w14:textId="77777777" w:rsidR="00BE1B40" w:rsidRDefault="00BE1B40" w:rsidP="00BE1B40">
      <w:pPr>
        <w:pStyle w:val="sectionheading"/>
        <w:rPr>
          <w:lang w:val="en-US"/>
        </w:rPr>
      </w:pPr>
    </w:p>
    <w:p w14:paraId="2AB4489B" w14:textId="77777777" w:rsidR="00BE1B40" w:rsidRDefault="00BE1B40" w:rsidP="00BE1B40">
      <w:pPr>
        <w:pStyle w:val="sectionheading"/>
        <w:rPr>
          <w:lang w:val="en-US"/>
        </w:rPr>
      </w:pPr>
      <w:r>
        <w:rPr>
          <w:lang w:val="en-US"/>
        </w:rPr>
        <w:t>Bibliography</w:t>
      </w:r>
    </w:p>
    <w:p w14:paraId="61522179" w14:textId="77777777" w:rsidR="00BE1B40" w:rsidRDefault="00BE1B40" w:rsidP="00BE1B40">
      <w:pPr>
        <w:rPr>
          <w:lang w:val="en-US"/>
        </w:rPr>
      </w:pPr>
    </w:p>
    <w:p w14:paraId="26DAFD85" w14:textId="77777777" w:rsidR="00BE1B40" w:rsidRDefault="00BE1B40" w:rsidP="00BE1B40">
      <w:pPr>
        <w:pStyle w:val="Bibliography"/>
        <w:rPr>
          <w:rFonts w:ascii="Arial" w:hAnsi="Arial" w:cs="Arial"/>
        </w:rPr>
      </w:pPr>
      <w:r>
        <w:rPr>
          <w:lang w:val="en-US"/>
        </w:rPr>
        <w:fldChar w:fldCharType="begin"/>
      </w:r>
      <w:r>
        <w:rPr>
          <w:lang w:val="en-US"/>
        </w:rPr>
        <w:instrText xml:space="preserve"> ADDIN ZOTERO_BIBL {"uncited":[],"omitted":[],"custom":[]} CSL_BIBLIOGRAPHY </w:instrText>
      </w:r>
      <w:r>
        <w:rPr>
          <w:lang w:val="en-US"/>
        </w:rPr>
        <w:fldChar w:fldCharType="separate"/>
      </w:r>
      <w:r>
        <w:rPr>
          <w:rFonts w:ascii="Arial" w:hAnsi="Arial" w:cs="Arial"/>
        </w:rPr>
        <w:t>[1]</w:t>
      </w:r>
      <w:r>
        <w:rPr>
          <w:rFonts w:ascii="Arial" w:hAnsi="Arial" w:cs="Arial"/>
        </w:rPr>
        <w:tab/>
        <w:t xml:space="preserve">A. </w:t>
      </w:r>
      <w:proofErr w:type="spellStart"/>
      <w:r>
        <w:rPr>
          <w:rFonts w:ascii="Arial" w:hAnsi="Arial" w:cs="Arial"/>
        </w:rPr>
        <w:t>Tootchi</w:t>
      </w:r>
      <w:proofErr w:type="spellEnd"/>
      <w:r>
        <w:rPr>
          <w:rFonts w:ascii="Arial" w:hAnsi="Arial" w:cs="Arial"/>
        </w:rPr>
        <w:t xml:space="preserve">, S. Amirkhani, and A. </w:t>
      </w:r>
      <w:proofErr w:type="spellStart"/>
      <w:r>
        <w:rPr>
          <w:rFonts w:ascii="Arial" w:hAnsi="Arial" w:cs="Arial"/>
        </w:rPr>
        <w:t>Chaibakhsh</w:t>
      </w:r>
      <w:proofErr w:type="spellEnd"/>
      <w:r>
        <w:rPr>
          <w:rFonts w:ascii="Arial" w:hAnsi="Arial" w:cs="Arial"/>
        </w:rPr>
        <w:t xml:space="preserve">, “Modeling and Control of an Air Levitation Ball and Pipe Laboratory Setup,” in </w:t>
      </w:r>
      <w:r>
        <w:rPr>
          <w:rFonts w:ascii="Arial" w:hAnsi="Arial" w:cs="Arial"/>
          <w:i/>
          <w:iCs/>
        </w:rPr>
        <w:t>2019 7th International Conference on Robotics and Mechatronics (</w:t>
      </w:r>
      <w:proofErr w:type="spellStart"/>
      <w:r>
        <w:rPr>
          <w:rFonts w:ascii="Arial" w:hAnsi="Arial" w:cs="Arial"/>
          <w:i/>
          <w:iCs/>
        </w:rPr>
        <w:t>ICRoM</w:t>
      </w:r>
      <w:proofErr w:type="spellEnd"/>
      <w:r>
        <w:rPr>
          <w:rFonts w:ascii="Arial" w:hAnsi="Arial" w:cs="Arial"/>
          <w:i/>
          <w:iCs/>
        </w:rPr>
        <w:t>)</w:t>
      </w:r>
      <w:r>
        <w:rPr>
          <w:rFonts w:ascii="Arial" w:hAnsi="Arial" w:cs="Arial"/>
        </w:rPr>
        <w:t xml:space="preserve">, Tehran, Iran, Nov. 2019, pp. 29–34. </w:t>
      </w:r>
      <w:proofErr w:type="spellStart"/>
      <w:r>
        <w:rPr>
          <w:rFonts w:ascii="Arial" w:hAnsi="Arial" w:cs="Arial"/>
        </w:rPr>
        <w:t>doi</w:t>
      </w:r>
      <w:proofErr w:type="spellEnd"/>
      <w:r>
        <w:rPr>
          <w:rFonts w:ascii="Arial" w:hAnsi="Arial" w:cs="Arial"/>
        </w:rPr>
        <w:t>: 10.1109/ICRoM48714.2019.9071827.</w:t>
      </w:r>
    </w:p>
    <w:p w14:paraId="3A3C93A2" w14:textId="77777777" w:rsidR="00BE1B40" w:rsidRDefault="00BE1B40" w:rsidP="00BE1B40">
      <w:pPr>
        <w:rPr>
          <w:lang w:val="en-US"/>
        </w:rPr>
      </w:pPr>
      <w:r>
        <w:rPr>
          <w:lang w:val="en-US"/>
        </w:rPr>
        <w:fldChar w:fldCharType="end"/>
      </w:r>
    </w:p>
    <w:p w14:paraId="5F39C3AA" w14:textId="16B3EBEB" w:rsidR="00BA7FE0" w:rsidRPr="00BE1B40" w:rsidRDefault="00BA7FE0" w:rsidP="00BE1B40"/>
    <w:sectPr w:rsidR="00BA7FE0" w:rsidRPr="00BE1B40" w:rsidSect="008D1973">
      <w:headerReference w:type="first" r:id="rId15"/>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rek Boase" w:date="2022-02-27T08:47:00Z" w:initials="DB">
    <w:p w14:paraId="60CC9A95" w14:textId="5D692D77" w:rsidR="00C75C13" w:rsidRDefault="00C75C13">
      <w:pPr>
        <w:pStyle w:val="CommentText"/>
      </w:pPr>
      <w:r>
        <w:rPr>
          <w:rStyle w:val="CommentReference"/>
        </w:rPr>
        <w:annotationRef/>
      </w:r>
      <w:r>
        <w:t>We’re not concerned at all with the velocity. We’re leaving this as a free parameter for the controller.</w:t>
      </w:r>
    </w:p>
  </w:comment>
  <w:comment w:id="2" w:author="Derek Boase" w:date="2022-02-27T08:46:00Z" w:initials="DB">
    <w:p w14:paraId="1A968EA6" w14:textId="2A7695BD" w:rsidR="00C75C13" w:rsidRDefault="00C75C13">
      <w:pPr>
        <w:pStyle w:val="CommentText"/>
      </w:pPr>
      <w:r>
        <w:rPr>
          <w:rStyle w:val="CommentReference"/>
        </w:rPr>
        <w:annotationRef/>
      </w:r>
      <w:r>
        <w:t>Here I’ll add the model of the system and the structured approach I will use for the parameter estimation. I’ve confirmed that the system is linear in the parameter space so RLS may be used</w:t>
      </w:r>
    </w:p>
  </w:comment>
  <w:comment w:id="3" w:author="Derek Boase" w:date="2022-02-27T08:49:00Z" w:initials="DB">
    <w:p w14:paraId="465EC4A5" w14:textId="206F3C29" w:rsidR="00C75C13" w:rsidRDefault="00C75C13">
      <w:pPr>
        <w:pStyle w:val="CommentText"/>
      </w:pPr>
      <w:r>
        <w:rPr>
          <w:rStyle w:val="CommentReference"/>
        </w:rPr>
        <w:annotationRef/>
      </w:r>
      <w:r>
        <w:t xml:space="preserve">@Clive, here is where you’ll speak about the duty cycle to wind speed characterization approach </w:t>
      </w:r>
    </w:p>
  </w:comment>
  <w:comment w:id="4" w:author="Derek Boase" w:date="2022-02-27T08:50:00Z" w:initials="DB">
    <w:p w14:paraId="6663B467" w14:textId="4DA1B9BE" w:rsidR="00C75C13" w:rsidRDefault="00C75C13">
      <w:pPr>
        <w:pStyle w:val="CommentText"/>
      </w:pPr>
      <w:r>
        <w:rPr>
          <w:rStyle w:val="CommentReference"/>
        </w:rPr>
        <w:annotationRef/>
      </w:r>
      <w:r>
        <w:t>I’ll also speak about the physical meaning behind the parame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CC9A95" w15:done="0"/>
  <w15:commentEx w15:paraId="1A968EA6" w15:done="0"/>
  <w15:commentEx w15:paraId="465EC4A5" w15:done="0"/>
  <w15:commentEx w15:paraId="6663B467" w15:paraIdParent="465EC4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5B936" w16cex:dateUtc="2022-02-27T13:47:00Z"/>
  <w16cex:commentExtensible w16cex:durableId="25C5B8E0" w16cex:dateUtc="2022-02-27T13:46:00Z"/>
  <w16cex:commentExtensible w16cex:durableId="25C5B980" w16cex:dateUtc="2022-02-27T13:49:00Z"/>
  <w16cex:commentExtensible w16cex:durableId="25C5B9CE" w16cex:dateUtc="2022-02-27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CC9A95" w16cid:durableId="25C5B936"/>
  <w16cid:commentId w16cid:paraId="1A968EA6" w16cid:durableId="25C5B8E0"/>
  <w16cid:commentId w16cid:paraId="465EC4A5" w16cid:durableId="25C5B980"/>
  <w16cid:commentId w16cid:paraId="6663B467" w16cid:durableId="25C5B9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9F956" w14:textId="77777777" w:rsidR="00CC1B8D" w:rsidRDefault="00CC1B8D" w:rsidP="001811C2">
      <w:pPr>
        <w:spacing w:after="0" w:line="240" w:lineRule="auto"/>
      </w:pPr>
      <w:r>
        <w:separator/>
      </w:r>
    </w:p>
  </w:endnote>
  <w:endnote w:type="continuationSeparator" w:id="0">
    <w:p w14:paraId="67A0288A" w14:textId="77777777" w:rsidR="00CC1B8D" w:rsidRDefault="00CC1B8D" w:rsidP="001811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D9228" w14:textId="77777777" w:rsidR="00CC1B8D" w:rsidRDefault="00CC1B8D" w:rsidP="001811C2">
      <w:pPr>
        <w:spacing w:after="0" w:line="240" w:lineRule="auto"/>
      </w:pPr>
      <w:r>
        <w:separator/>
      </w:r>
    </w:p>
  </w:footnote>
  <w:footnote w:type="continuationSeparator" w:id="0">
    <w:p w14:paraId="4CD8C07F" w14:textId="77777777" w:rsidR="00CC1B8D" w:rsidRDefault="00CC1B8D" w:rsidP="001811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706C7" w14:textId="640517EC" w:rsidR="008D1973" w:rsidRDefault="008D1973">
    <w:pPr>
      <w:pStyle w:val="Header"/>
    </w:pPr>
    <w:r>
      <w:rPr>
        <w:noProof/>
      </w:rPr>
      <w:drawing>
        <wp:inline distT="0" distB="0" distL="0" distR="0" wp14:anchorId="32739B91" wp14:editId="2B7F9F3D">
          <wp:extent cx="5943600" cy="585722"/>
          <wp:effectExtent l="0" t="0" r="0" b="5080"/>
          <wp:docPr id="4" name="Picture 4" descr="Logo horizontal de la Faculté de droit – Section de droit civil en gris pâle sur fond no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horizontal de la Faculté de droit – Section de droit civil en gris pâle sur fond noi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943600" cy="58572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D24606"/>
    <w:multiLevelType w:val="hybridMultilevel"/>
    <w:tmpl w:val="65ACF3F4"/>
    <w:lvl w:ilvl="0" w:tplc="39747E08">
      <w:start w:val="2"/>
      <w:numFmt w:val="bullet"/>
      <w:lvlText w:val="-"/>
      <w:lvlJc w:val="left"/>
      <w:pPr>
        <w:ind w:left="720" w:hanging="360"/>
      </w:pPr>
      <w:rPr>
        <w:rFonts w:ascii="Arial" w:eastAsiaTheme="minorEastAsia" w:hAnsi="Arial" w:cs="Aria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7D5A32CF"/>
    <w:multiLevelType w:val="hybridMultilevel"/>
    <w:tmpl w:val="6658D2B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rek Boase">
    <w15:presenceInfo w15:providerId="None" w15:userId="Derek Boa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8EE"/>
    <w:rsid w:val="000545BD"/>
    <w:rsid w:val="000F60BC"/>
    <w:rsid w:val="000F628A"/>
    <w:rsid w:val="001811C2"/>
    <w:rsid w:val="00221E90"/>
    <w:rsid w:val="00242EA9"/>
    <w:rsid w:val="00282A8E"/>
    <w:rsid w:val="00292CF1"/>
    <w:rsid w:val="002C3D51"/>
    <w:rsid w:val="003563AD"/>
    <w:rsid w:val="00360093"/>
    <w:rsid w:val="0036581F"/>
    <w:rsid w:val="00391104"/>
    <w:rsid w:val="003B2ECF"/>
    <w:rsid w:val="0047208D"/>
    <w:rsid w:val="00526F74"/>
    <w:rsid w:val="00550096"/>
    <w:rsid w:val="00581F93"/>
    <w:rsid w:val="0062636C"/>
    <w:rsid w:val="00631E62"/>
    <w:rsid w:val="006A6E48"/>
    <w:rsid w:val="006D02F1"/>
    <w:rsid w:val="007532F7"/>
    <w:rsid w:val="00765A76"/>
    <w:rsid w:val="00850B7F"/>
    <w:rsid w:val="00866F37"/>
    <w:rsid w:val="008943BA"/>
    <w:rsid w:val="008A78FB"/>
    <w:rsid w:val="008D1973"/>
    <w:rsid w:val="009425F4"/>
    <w:rsid w:val="009719EA"/>
    <w:rsid w:val="009808EE"/>
    <w:rsid w:val="0099584A"/>
    <w:rsid w:val="009C765D"/>
    <w:rsid w:val="00A20700"/>
    <w:rsid w:val="00A608AF"/>
    <w:rsid w:val="00A85A6D"/>
    <w:rsid w:val="00AA60EF"/>
    <w:rsid w:val="00AD7D2B"/>
    <w:rsid w:val="00B36EE8"/>
    <w:rsid w:val="00B737ED"/>
    <w:rsid w:val="00B76092"/>
    <w:rsid w:val="00B90697"/>
    <w:rsid w:val="00BA7FE0"/>
    <w:rsid w:val="00BE1B40"/>
    <w:rsid w:val="00C20A6A"/>
    <w:rsid w:val="00C460E8"/>
    <w:rsid w:val="00C55B58"/>
    <w:rsid w:val="00C75C13"/>
    <w:rsid w:val="00CC1B8D"/>
    <w:rsid w:val="00CD26B7"/>
    <w:rsid w:val="00D152A1"/>
    <w:rsid w:val="00D42576"/>
    <w:rsid w:val="00D454A9"/>
    <w:rsid w:val="00D6586F"/>
    <w:rsid w:val="00DB7B1B"/>
    <w:rsid w:val="00E3412D"/>
    <w:rsid w:val="00E500AA"/>
    <w:rsid w:val="00E55556"/>
    <w:rsid w:val="00EA2ADE"/>
    <w:rsid w:val="00ED2F08"/>
    <w:rsid w:val="00EE6793"/>
    <w:rsid w:val="00F30DCB"/>
    <w:rsid w:val="00F314F2"/>
    <w:rsid w:val="00F70E95"/>
    <w:rsid w:val="00FF5E7B"/>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29996"/>
  <w15:chartTrackingRefBased/>
  <w15:docId w15:val="{6900102B-2D36-4CEA-A20E-69945FD9F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584A"/>
    <w:rPr>
      <w:rFonts w:asciiTheme="minorBidi" w:hAnsiTheme="minorBidi"/>
    </w:rPr>
  </w:style>
  <w:style w:type="paragraph" w:styleId="Heading1">
    <w:name w:val="heading 1"/>
    <w:basedOn w:val="Normal"/>
    <w:next w:val="Normal"/>
    <w:link w:val="Heading1Char"/>
    <w:uiPriority w:val="9"/>
    <w:qFormat/>
    <w:rsid w:val="001811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811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11C2"/>
    <w:pPr>
      <w:tabs>
        <w:tab w:val="center" w:pos="4680"/>
        <w:tab w:val="right" w:pos="9360"/>
      </w:tabs>
      <w:spacing w:after="0" w:line="240" w:lineRule="auto"/>
    </w:pPr>
    <w:rPr>
      <w:rFonts w:asciiTheme="minorHAnsi" w:hAnsiTheme="minorHAnsi"/>
    </w:rPr>
  </w:style>
  <w:style w:type="character" w:customStyle="1" w:styleId="HeaderChar">
    <w:name w:val="Header Char"/>
    <w:basedOn w:val="DefaultParagraphFont"/>
    <w:link w:val="Header"/>
    <w:uiPriority w:val="99"/>
    <w:rsid w:val="001811C2"/>
  </w:style>
  <w:style w:type="paragraph" w:styleId="Footer">
    <w:name w:val="footer"/>
    <w:basedOn w:val="Normal"/>
    <w:link w:val="FooterChar"/>
    <w:uiPriority w:val="99"/>
    <w:unhideWhenUsed/>
    <w:rsid w:val="001811C2"/>
    <w:pPr>
      <w:tabs>
        <w:tab w:val="center" w:pos="4680"/>
        <w:tab w:val="right" w:pos="9360"/>
      </w:tabs>
      <w:spacing w:after="0" w:line="240" w:lineRule="auto"/>
    </w:pPr>
    <w:rPr>
      <w:rFonts w:asciiTheme="minorHAnsi" w:hAnsiTheme="minorHAnsi"/>
    </w:rPr>
  </w:style>
  <w:style w:type="character" w:customStyle="1" w:styleId="FooterChar">
    <w:name w:val="Footer Char"/>
    <w:basedOn w:val="DefaultParagraphFont"/>
    <w:link w:val="Footer"/>
    <w:uiPriority w:val="99"/>
    <w:rsid w:val="001811C2"/>
  </w:style>
  <w:style w:type="paragraph" w:customStyle="1" w:styleId="sectionheading">
    <w:name w:val="section heading"/>
    <w:basedOn w:val="Heading1"/>
    <w:next w:val="Heading1"/>
    <w:link w:val="sectionheadingChar"/>
    <w:qFormat/>
    <w:rsid w:val="001811C2"/>
    <w:rPr>
      <w:rFonts w:asciiTheme="minorBidi" w:hAnsiTheme="minorBidi"/>
      <w:b/>
      <w:bCs/>
      <w:color w:val="auto"/>
      <w:sz w:val="22"/>
      <w:u w:val="single"/>
    </w:rPr>
  </w:style>
  <w:style w:type="character" w:customStyle="1" w:styleId="sectionheadingChar">
    <w:name w:val="section heading Char"/>
    <w:basedOn w:val="DefaultParagraphFont"/>
    <w:link w:val="sectionheading"/>
    <w:rsid w:val="001811C2"/>
    <w:rPr>
      <w:rFonts w:asciiTheme="minorBidi" w:eastAsiaTheme="majorEastAsia" w:hAnsiTheme="minorBidi" w:cstheme="majorBidi"/>
      <w:b/>
      <w:bCs/>
      <w:szCs w:val="32"/>
      <w:u w:val="single"/>
    </w:rPr>
  </w:style>
  <w:style w:type="paragraph" w:customStyle="1" w:styleId="subsectionheading">
    <w:name w:val="subsection heading"/>
    <w:basedOn w:val="Heading2"/>
    <w:next w:val="Heading2"/>
    <w:link w:val="subsectionheadingChar"/>
    <w:qFormat/>
    <w:rsid w:val="001811C2"/>
    <w:rPr>
      <w:rFonts w:asciiTheme="minorBidi" w:hAnsiTheme="minorBidi"/>
      <w:color w:val="auto"/>
      <w:sz w:val="22"/>
      <w:u w:val="single"/>
    </w:rPr>
  </w:style>
  <w:style w:type="character" w:customStyle="1" w:styleId="subsectionheadingChar">
    <w:name w:val="subsection heading Char"/>
    <w:basedOn w:val="sectionheadingChar"/>
    <w:link w:val="subsectionheading"/>
    <w:rsid w:val="001811C2"/>
    <w:rPr>
      <w:rFonts w:asciiTheme="minorBidi" w:eastAsiaTheme="majorEastAsia" w:hAnsiTheme="minorBidi" w:cstheme="majorBidi"/>
      <w:b w:val="0"/>
      <w:bCs w:val="0"/>
      <w:szCs w:val="26"/>
      <w:u w:val="single"/>
    </w:rPr>
  </w:style>
  <w:style w:type="character" w:customStyle="1" w:styleId="Heading1Char">
    <w:name w:val="Heading 1 Char"/>
    <w:basedOn w:val="DefaultParagraphFont"/>
    <w:link w:val="Heading1"/>
    <w:uiPriority w:val="9"/>
    <w:rsid w:val="001811C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1811C2"/>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1811C2"/>
    <w:rPr>
      <w:color w:val="808080"/>
    </w:rPr>
  </w:style>
  <w:style w:type="paragraph" w:styleId="ListParagraph">
    <w:name w:val="List Paragraph"/>
    <w:basedOn w:val="Normal"/>
    <w:uiPriority w:val="34"/>
    <w:qFormat/>
    <w:rsid w:val="003563AD"/>
    <w:pPr>
      <w:ind w:left="720"/>
      <w:contextualSpacing/>
    </w:pPr>
  </w:style>
  <w:style w:type="paragraph" w:styleId="Bibliography">
    <w:name w:val="Bibliography"/>
    <w:basedOn w:val="Normal"/>
    <w:next w:val="Normal"/>
    <w:uiPriority w:val="37"/>
    <w:unhideWhenUsed/>
    <w:rsid w:val="00242EA9"/>
    <w:pPr>
      <w:tabs>
        <w:tab w:val="left" w:pos="384"/>
      </w:tabs>
      <w:spacing w:after="0" w:line="240" w:lineRule="auto"/>
      <w:ind w:left="384" w:hanging="384"/>
    </w:pPr>
  </w:style>
  <w:style w:type="paragraph" w:styleId="Caption">
    <w:name w:val="caption"/>
    <w:basedOn w:val="Normal"/>
    <w:next w:val="Normal"/>
    <w:uiPriority w:val="35"/>
    <w:unhideWhenUsed/>
    <w:qFormat/>
    <w:rsid w:val="00BE1B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75C13"/>
    <w:rPr>
      <w:sz w:val="16"/>
      <w:szCs w:val="16"/>
    </w:rPr>
  </w:style>
  <w:style w:type="paragraph" w:styleId="CommentText">
    <w:name w:val="annotation text"/>
    <w:basedOn w:val="Normal"/>
    <w:link w:val="CommentTextChar"/>
    <w:uiPriority w:val="99"/>
    <w:unhideWhenUsed/>
    <w:rsid w:val="00C75C13"/>
    <w:pPr>
      <w:spacing w:line="240" w:lineRule="auto"/>
    </w:pPr>
    <w:rPr>
      <w:sz w:val="20"/>
      <w:szCs w:val="20"/>
    </w:rPr>
  </w:style>
  <w:style w:type="character" w:customStyle="1" w:styleId="CommentTextChar">
    <w:name w:val="Comment Text Char"/>
    <w:basedOn w:val="DefaultParagraphFont"/>
    <w:link w:val="CommentText"/>
    <w:uiPriority w:val="99"/>
    <w:rsid w:val="00C75C13"/>
    <w:rPr>
      <w:rFonts w:asciiTheme="minorBidi" w:hAnsiTheme="minorBidi"/>
      <w:sz w:val="20"/>
      <w:szCs w:val="20"/>
    </w:rPr>
  </w:style>
  <w:style w:type="paragraph" w:styleId="CommentSubject">
    <w:name w:val="annotation subject"/>
    <w:basedOn w:val="CommentText"/>
    <w:next w:val="CommentText"/>
    <w:link w:val="CommentSubjectChar"/>
    <w:uiPriority w:val="99"/>
    <w:semiHidden/>
    <w:unhideWhenUsed/>
    <w:rsid w:val="00C75C13"/>
    <w:rPr>
      <w:b/>
      <w:bCs/>
    </w:rPr>
  </w:style>
  <w:style w:type="character" w:customStyle="1" w:styleId="CommentSubjectChar">
    <w:name w:val="Comment Subject Char"/>
    <w:basedOn w:val="CommentTextChar"/>
    <w:link w:val="CommentSubject"/>
    <w:uiPriority w:val="99"/>
    <w:semiHidden/>
    <w:rsid w:val="00C75C13"/>
    <w:rPr>
      <w:rFonts w:asciiTheme="minorBidi" w:hAnsi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440321">
      <w:bodyDiv w:val="1"/>
      <w:marLeft w:val="0"/>
      <w:marRight w:val="0"/>
      <w:marTop w:val="0"/>
      <w:marBottom w:val="0"/>
      <w:divBdr>
        <w:top w:val="none" w:sz="0" w:space="0" w:color="auto"/>
        <w:left w:val="none" w:sz="0" w:space="0" w:color="auto"/>
        <w:bottom w:val="none" w:sz="0" w:space="0" w:color="auto"/>
        <w:right w:val="none" w:sz="0" w:space="0" w:color="auto"/>
      </w:divBdr>
    </w:div>
    <w:div w:id="255599504">
      <w:bodyDiv w:val="1"/>
      <w:marLeft w:val="0"/>
      <w:marRight w:val="0"/>
      <w:marTop w:val="0"/>
      <w:marBottom w:val="0"/>
      <w:divBdr>
        <w:top w:val="none" w:sz="0" w:space="0" w:color="auto"/>
        <w:left w:val="none" w:sz="0" w:space="0" w:color="auto"/>
        <w:bottom w:val="none" w:sz="0" w:space="0" w:color="auto"/>
        <w:right w:val="none" w:sz="0" w:space="0" w:color="auto"/>
      </w:divBdr>
    </w:div>
    <w:div w:id="371999988">
      <w:bodyDiv w:val="1"/>
      <w:marLeft w:val="0"/>
      <w:marRight w:val="0"/>
      <w:marTop w:val="0"/>
      <w:marBottom w:val="0"/>
      <w:divBdr>
        <w:top w:val="none" w:sz="0" w:space="0" w:color="auto"/>
        <w:left w:val="none" w:sz="0" w:space="0" w:color="auto"/>
        <w:bottom w:val="none" w:sz="0" w:space="0" w:color="auto"/>
        <w:right w:val="none" w:sz="0" w:space="0" w:color="auto"/>
      </w:divBdr>
    </w:div>
    <w:div w:id="606428549">
      <w:bodyDiv w:val="1"/>
      <w:marLeft w:val="0"/>
      <w:marRight w:val="0"/>
      <w:marTop w:val="0"/>
      <w:marBottom w:val="0"/>
      <w:divBdr>
        <w:top w:val="none" w:sz="0" w:space="0" w:color="auto"/>
        <w:left w:val="none" w:sz="0" w:space="0" w:color="auto"/>
        <w:bottom w:val="none" w:sz="0" w:space="0" w:color="auto"/>
        <w:right w:val="none" w:sz="0" w:space="0" w:color="auto"/>
      </w:divBdr>
    </w:div>
    <w:div w:id="1029791864">
      <w:bodyDiv w:val="1"/>
      <w:marLeft w:val="0"/>
      <w:marRight w:val="0"/>
      <w:marTop w:val="0"/>
      <w:marBottom w:val="0"/>
      <w:divBdr>
        <w:top w:val="none" w:sz="0" w:space="0" w:color="auto"/>
        <w:left w:val="none" w:sz="0" w:space="0" w:color="auto"/>
        <w:bottom w:val="none" w:sz="0" w:space="0" w:color="auto"/>
        <w:right w:val="none" w:sz="0" w:space="0" w:color="auto"/>
      </w:divBdr>
    </w:div>
    <w:div w:id="1203398269">
      <w:bodyDiv w:val="1"/>
      <w:marLeft w:val="0"/>
      <w:marRight w:val="0"/>
      <w:marTop w:val="0"/>
      <w:marBottom w:val="0"/>
      <w:divBdr>
        <w:top w:val="none" w:sz="0" w:space="0" w:color="auto"/>
        <w:left w:val="none" w:sz="0" w:space="0" w:color="auto"/>
        <w:bottom w:val="none" w:sz="0" w:space="0" w:color="auto"/>
        <w:right w:val="none" w:sz="0" w:space="0" w:color="auto"/>
      </w:divBdr>
    </w:div>
    <w:div w:id="1483308139">
      <w:bodyDiv w:val="1"/>
      <w:marLeft w:val="0"/>
      <w:marRight w:val="0"/>
      <w:marTop w:val="0"/>
      <w:marBottom w:val="0"/>
      <w:divBdr>
        <w:top w:val="none" w:sz="0" w:space="0" w:color="auto"/>
        <w:left w:val="none" w:sz="0" w:space="0" w:color="auto"/>
        <w:bottom w:val="none" w:sz="0" w:space="0" w:color="auto"/>
        <w:right w:val="none" w:sz="0" w:space="0" w:color="auto"/>
      </w:divBdr>
    </w:div>
    <w:div w:id="1859659015">
      <w:bodyDiv w:val="1"/>
      <w:marLeft w:val="0"/>
      <w:marRight w:val="0"/>
      <w:marTop w:val="0"/>
      <w:marBottom w:val="0"/>
      <w:divBdr>
        <w:top w:val="none" w:sz="0" w:space="0" w:color="auto"/>
        <w:left w:val="none" w:sz="0" w:space="0" w:color="auto"/>
        <w:bottom w:val="none" w:sz="0" w:space="0" w:color="auto"/>
        <w:right w:val="none" w:sz="0" w:space="0" w:color="auto"/>
      </w:divBdr>
    </w:div>
    <w:div w:id="1883977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To19</b:Tag>
    <b:SourceType>JournalArticle</b:SourceType>
    <b:Guid>{4350D5E8-E4A7-4965-AC86-2BF1B74299B7}</b:Guid>
    <b:Author>
      <b:Author>
        <b:NameList>
          <b:Person>
            <b:Last>A. Tootchi</b:Last>
            <b:First>S.</b:First>
            <b:Middle>Amirkhani and A. Chaibakhsh</b:Middle>
          </b:Person>
        </b:NameList>
      </b:Author>
    </b:Author>
    <b:Title>Modeling and Control of an Air Levitation Ball and Pipe Laboratory Setup</b:Title>
    <b:Year>2019</b:Year>
    <b:JournalName>2019 7th International Conference on Robotics and Mechatronics (ICRoM)</b:JournalName>
    <b:Pages>29-34</b:Pages>
    <b:RefOrder>1</b:RefOrder>
  </b:Source>
</b:Sources>
</file>

<file path=customXml/itemProps1.xml><?xml version="1.0" encoding="utf-8"?>
<ds:datastoreItem xmlns:ds="http://schemas.openxmlformats.org/officeDocument/2006/customXml" ds:itemID="{1F849F47-0307-4A3E-B7CB-05674C2DA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4</Pages>
  <Words>826</Words>
  <Characters>4713</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fa Budiman</dc:creator>
  <cp:keywords/>
  <dc:description/>
  <cp:lastModifiedBy>Derek Boase</cp:lastModifiedBy>
  <cp:revision>49</cp:revision>
  <dcterms:created xsi:type="dcterms:W3CDTF">2022-02-15T17:48:00Z</dcterms:created>
  <dcterms:modified xsi:type="dcterms:W3CDTF">2022-02-27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jFol40W"/&gt;&lt;style id="http://www.zotero.org/styles/ieee" locale="en-US" hasBibliography="1" bibliographyStyleHasBeenSet="1"/&gt;&lt;prefs&gt;&lt;pref name="fieldType" value="Field"/&gt;&lt;/prefs&gt;&lt;/data&gt;</vt:lpwstr>
  </property>
</Properties>
</file>